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proofErr w:type="spellStart"/>
      <w:r>
        <w:rPr>
          <w:lang w:val="en-US"/>
        </w:rPr>
        <w:t>Arzu</w:t>
      </w:r>
      <w:proofErr w:type="spellEnd"/>
      <w:r>
        <w:rPr>
          <w:lang w:val="en-US"/>
        </w:rPr>
        <w:t xml:space="preserve"> </w:t>
      </w:r>
      <w:proofErr w:type="spellStart"/>
      <w:r>
        <w:rPr>
          <w:lang w:val="en-US"/>
        </w:rPr>
        <w:t>Cöltekin</w:t>
      </w:r>
      <w:proofErr w:type="spellEnd"/>
    </w:p>
    <w:p w14:paraId="4E29B795" w14:textId="5467865A"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3D7C5B">
        <w:rPr>
          <w:noProof/>
          <w:lang w:val="en-US"/>
        </w:rPr>
        <w:t>4.6.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725758">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725758">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725758">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725758">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50B1C680"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C264E2">
        <w:rPr>
          <w:lang w:val="de-CH"/>
        </w:rPr>
        <w:instrText xml:space="preserve"> ADDIN ZOTERO_ITEM CSL_CITATION {"citationID":"Ea0kJR1o","properties":{"formattedCitation":"(Wasserschutzpolizei et al., 2021)","plainCitation":"(Wasserschutzpolizei et al., 2021)","noteIndex":0},"citationItems":[{"id":9,"uris":["http://zotero.org/users/7722521/items/48H8CBX4"],"uri":["http://zotero.org/users/7722521/items/48H8CBX4"],"itemData":{"id":9,"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C264E2">
        <w:rPr>
          <w:lang w:val="de-CH"/>
        </w:rPr>
        <w:instrText xml:space="preserve"> ADDIN ZOTERO_ITEM CSL_CITATION {"citationID":"TVhzW662","properties":{"formattedCitation":"(Br\\uc0\\u246{}nnimann, 2021)","plainCitation":"(Brönnimann, 2021)","noteIndex":0},"citationItems":[{"id":7,"uris":["http://zotero.org/users/7722521/items/D3WW9AUP"],"uri":["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72E68380"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C264E2">
        <w:rPr>
          <w:lang w:val="de-CH"/>
        </w:rPr>
        <w:instrText xml:space="preserve"> ADDIN ZOTERO_ITEM CSL_CITATION {"citationID":"z05bOWE3","properties":{"formattedCitation":"(Barbisch, 2022)","plainCitation":"(Barbisch, 2022)","noteIndex":0},"citationItems":[{"id":8,"uris":["http://zotero.org/users/7722521/items/PQ8ME9LH"],"uri":["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1B42C1D" w:rsidR="00274534" w:rsidRPr="00274534" w:rsidRDefault="00274534" w:rsidP="00274534">
                            <w:pPr>
                              <w:pStyle w:val="Caption"/>
                              <w:rPr>
                                <w:noProof/>
                                <w:lang w:val="de-CH"/>
                              </w:rPr>
                            </w:pPr>
                            <w:bookmarkStart w:id="3" w:name="_Ref97823277"/>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1</w:t>
                            </w:r>
                            <w:r w:rsidR="00625C38">
                              <w:rPr>
                                <w:noProof/>
                              </w:rPr>
                              <w:fldChar w:fldCharType="end"/>
                            </w:r>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1B42C1D" w:rsidR="00274534" w:rsidRPr="00274534" w:rsidRDefault="00274534" w:rsidP="00274534">
                      <w:pPr>
                        <w:pStyle w:val="Caption"/>
                        <w:rPr>
                          <w:noProof/>
                          <w:lang w:val="de-CH"/>
                        </w:rPr>
                      </w:pPr>
                      <w:bookmarkStart w:id="4" w:name="_Ref97823277"/>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1</w:t>
                      </w:r>
                      <w:r w:rsidR="00625C38">
                        <w:rPr>
                          <w:noProof/>
                        </w:rPr>
                        <w:fldChar w:fldCharType="end"/>
                      </w:r>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w:t>
      </w:r>
      <w:proofErr w:type="gramStart"/>
      <w:r w:rsidR="00EC20FC">
        <w:rPr>
          <w:lang w:val="de-CH"/>
        </w:rPr>
        <w:t>nach der stetigen Variable</w:t>
      </w:r>
      <w:proofErr w:type="gramEnd"/>
      <w:r w:rsidR="00EC20FC">
        <w:rPr>
          <w:lang w:val="de-CH"/>
        </w:rPr>
        <w:t xml:space="preserv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07DD227E"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C264E2">
        <w:rPr>
          <w:lang w:val="de-CH"/>
        </w:rPr>
        <w:instrText xml:space="preserve"> ADDIN ZOTERO_ITEM CSL_CITATION {"citationID":"3DgGy7qG","properties":{"formattedCitation":"(Chyna\\uc0\\u322{} &amp; Sobecki, 2016, p. 163)","plainCitation":"(Chynał &amp; Sobecki, 2016, p. 163)","noteIndex":0},"citationItems":[{"id":3,"uris":["http://zotero.org/users/7722521/items/L9WDANFL"],"uri":["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2</w:t>
                            </w:r>
                            <w:r w:rsidR="00625C38">
                              <w:rPr>
                                <w:noProof/>
                              </w:rPr>
                              <w:fldChar w:fldCharType="end"/>
                            </w:r>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2</w:t>
                      </w:r>
                      <w:r w:rsidR="00625C38">
                        <w:rPr>
                          <w:noProof/>
                        </w:rPr>
                        <w:fldChar w:fldCharType="end"/>
                      </w:r>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2F900C6B"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C264E2">
        <w:rPr>
          <w:lang w:val="de-CH"/>
        </w:rPr>
        <w:instrText xml:space="preserve"> ADDIN ZOTERO_ITEM CSL_CITATION {"citationID":"lLPXgx26","properties":{"formattedCitation":"(Steedle, 2010)","plainCitation":"(Steedle, 2010)","noteIndex":0},"citationItems":[{"id":5,"uris":["http://zotero.org/users/7722521/items/9H4LUJTG"],"uri":["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 xml:space="preserve">im Juli und August ist es schwer zu </w:t>
      </w:r>
      <w:proofErr w:type="gramStart"/>
      <w:r w:rsidR="00E3461E">
        <w:rPr>
          <w:lang w:val="de-CH"/>
        </w:rPr>
        <w:t>erkenne</w:t>
      </w:r>
      <w:proofErr w:type="gramEnd"/>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7" w:name="_Toc97822983"/>
      <w:bookmarkStart w:id="8" w:name="_Toc97824140"/>
      <w:r>
        <w:rPr>
          <w:lang w:val="de-CH"/>
        </w:rPr>
        <w:lastRenderedPageBreak/>
        <w:t>Histogramm</w:t>
      </w:r>
      <w:bookmarkEnd w:id="7"/>
      <w:bookmarkEnd w:id="8"/>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w:t>
      </w:r>
      <w:proofErr w:type="gramStart"/>
      <w:r w:rsidR="003708D2">
        <w:rPr>
          <w:lang w:val="de-CH"/>
        </w:rPr>
        <w:t xml:space="preserve">einer </w:t>
      </w:r>
      <w:r w:rsidR="00F21A46">
        <w:rPr>
          <w:lang w:val="de-CH"/>
        </w:rPr>
        <w:t>kontinuierlichen Variable</w:t>
      </w:r>
      <w:proofErr w:type="gramEnd"/>
      <w:r w:rsidR="00F21A46">
        <w:rPr>
          <w:lang w:val="de-CH"/>
        </w:rPr>
        <w:t xml:space="preserv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w:t>
      </w:r>
      <w:proofErr w:type="gramStart"/>
      <w:r w:rsidR="0071632D">
        <w:rPr>
          <w:lang w:val="de-CH"/>
        </w:rPr>
        <w:t>des Balken</w:t>
      </w:r>
      <w:proofErr w:type="gramEnd"/>
      <w:r w:rsidR="0071632D">
        <w:rPr>
          <w:lang w:val="de-CH"/>
        </w:rPr>
        <w:t xml:space="preserve"> vorkommen. Die x-Achse muss sortiert sein, sonst lässt sich keine Verteilung erkennen.</w:t>
      </w:r>
    </w:p>
    <w:p w14:paraId="77C35FFD" w14:textId="62FB01A6"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6253EAA8" w:rsidR="00274534" w:rsidRPr="00274534" w:rsidRDefault="00274534" w:rsidP="00274534">
                            <w:pPr>
                              <w:pStyle w:val="Caption"/>
                              <w:rPr>
                                <w:noProof/>
                                <w:lang w:val="de-CH"/>
                              </w:rPr>
                            </w:pPr>
                            <w:bookmarkStart w:id="9" w:name="_Ref98422742"/>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3</w:t>
                            </w:r>
                            <w:r w:rsidR="00625C38">
                              <w:rPr>
                                <w:noProof/>
                              </w:rPr>
                              <w:fldChar w:fldCharType="end"/>
                            </w:r>
                            <w:bookmarkEnd w:id="9"/>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6253EAA8" w:rsidR="00274534" w:rsidRPr="00274534" w:rsidRDefault="00274534" w:rsidP="00274534">
                      <w:pPr>
                        <w:pStyle w:val="Caption"/>
                        <w:rPr>
                          <w:noProof/>
                          <w:lang w:val="de-CH"/>
                        </w:rPr>
                      </w:pPr>
                      <w:bookmarkStart w:id="10" w:name="_Ref98422742"/>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3</w:t>
                      </w:r>
                      <w:r w:rsidR="00625C38">
                        <w:rPr>
                          <w:noProof/>
                        </w:rPr>
                        <w:fldChar w:fldCharType="end"/>
                      </w:r>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w:t>
      </w:r>
      <w:proofErr w:type="gramStart"/>
      <w:r w:rsidR="0071632D">
        <w:rPr>
          <w:lang w:val="de-CH"/>
        </w:rPr>
        <w:t>eines Balken</w:t>
      </w:r>
      <w:proofErr w:type="gramEnd"/>
      <w:r w:rsidR="0071632D">
        <w:rPr>
          <w:lang w:val="de-CH"/>
        </w:rPr>
        <w:t>.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proofErr w:type="gramStart"/>
      <w:r w:rsidR="006F122D">
        <w:rPr>
          <w:lang w:val="de-CH"/>
        </w:rPr>
        <w:t>Formel</w:t>
      </w:r>
      <w:proofErr w:type="gramEnd"/>
      <w:r w:rsidR="006F122D">
        <w:rPr>
          <w:lang w:val="de-CH"/>
        </w:rPr>
        <w:t xml:space="preserve"> welche immer funktioniert. </w:t>
      </w:r>
      <w:r w:rsidR="00A9192B">
        <w:rPr>
          <w:lang w:val="de-CH"/>
        </w:rPr>
        <w:fldChar w:fldCharType="begin"/>
      </w:r>
      <w:r w:rsidR="00C264E2">
        <w:rPr>
          <w:lang w:val="de-CH"/>
        </w:rPr>
        <w:instrText xml:space="preserve"> ADDIN ZOTERO_ITEM CSL_CITATION {"citationID":"DzMD97b3","properties":{"formattedCitation":"(Sturges, 1926)","plainCitation":"(Sturges, 1926)","noteIndex":0},"citationItems":[{"id":6,"uris":["http://zotero.org/users/7722521/items/QTSGE2CL"],"uri":["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4E19ECB1"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32CFF367" w:rsidR="003150B8" w:rsidRPr="003150B8" w:rsidRDefault="003150B8" w:rsidP="003150B8">
                            <w:pPr>
                              <w:pStyle w:val="Caption"/>
                              <w:rPr>
                                <w:noProof/>
                                <w:lang w:val="de-CH"/>
                              </w:rPr>
                            </w:pPr>
                            <w:bookmarkStart w:id="11" w:name="_Ref98422727"/>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4</w:t>
                            </w:r>
                            <w:r w:rsidR="00625C38">
                              <w:rPr>
                                <w:noProof/>
                              </w:rPr>
                              <w:fldChar w:fldCharType="end"/>
                            </w:r>
                            <w:bookmarkEnd w:id="11"/>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32CFF367" w:rsidR="003150B8" w:rsidRPr="003150B8" w:rsidRDefault="003150B8" w:rsidP="003150B8">
                      <w:pPr>
                        <w:pStyle w:val="Caption"/>
                        <w:rPr>
                          <w:noProof/>
                          <w:lang w:val="de-CH"/>
                        </w:rPr>
                      </w:pPr>
                      <w:bookmarkStart w:id="12" w:name="_Ref98422727"/>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4</w:t>
                      </w:r>
                      <w:r w:rsidR="00625C38">
                        <w:rPr>
                          <w:noProof/>
                        </w:rPr>
                        <w:fldChar w:fldCharType="end"/>
                      </w:r>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Pr>
          <w:lang w:val="de-CH"/>
        </w:rPr>
        <w:t xml:space="preserve"> </w:t>
      </w:r>
      <w:r>
        <w:rPr>
          <w:lang w:val="de-CH"/>
        </w:rPr>
        <w:fldChar w:fldCharType="begin"/>
      </w:r>
      <w:r w:rsidR="00C264E2">
        <w:rPr>
          <w:lang w:val="de-CH"/>
        </w:rPr>
        <w:instrText xml:space="preserve"> ADDIN ZOTERO_ITEM CSL_CITATION {"citationID":"bCL4ljee","properties":{"formattedCitation":"(Yi, n.d.-a)","plainCitation":"(Yi, n.d.-a)","noteIndex":0},"citationItems":[{"id":2,"uris":["http://zotero.org/users/7722521/items/76G49HAB"],"uri":["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r w:rsidR="00C65641">
        <w:rPr>
          <w:lang w:val="de-CH"/>
        </w:rPr>
        <w:t xml:space="preserve"> </w:t>
      </w:r>
    </w:p>
    <w:p w14:paraId="1E6A88B6" w14:textId="40DCE533"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w:t>
      </w:r>
      <w:r w:rsidR="00C65641">
        <w:rPr>
          <w:lang w:val="de-CH"/>
        </w:rPr>
        <w:t>verwendet,</w:t>
      </w:r>
      <w:r>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08828599" w14:textId="13AF9EF9" w:rsidR="00DD43F4" w:rsidRDefault="00404FA0" w:rsidP="00DD43F4">
      <w:pPr>
        <w:pStyle w:val="Heading2"/>
        <w:rPr>
          <w:lang w:val="de-CH"/>
        </w:rPr>
      </w:pPr>
      <w:bookmarkStart w:id="13" w:name="_Toc97822984"/>
      <w:bookmarkStart w:id="14"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3"/>
      <w:bookmarkEnd w:id="14"/>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70F11442" w:rsidR="00274534" w:rsidRPr="00274534" w:rsidRDefault="00274534" w:rsidP="00274534">
                            <w:pPr>
                              <w:pStyle w:val="Caption"/>
                              <w:rPr>
                                <w:noProof/>
                                <w:lang w:val="de-CH"/>
                              </w:rPr>
                            </w:pPr>
                            <w:bookmarkStart w:id="15" w:name="_Ref9782356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5</w:t>
                            </w:r>
                            <w:r w:rsidR="00625C38">
                              <w:rPr>
                                <w:noProof/>
                              </w:rPr>
                              <w:fldChar w:fldCharType="end"/>
                            </w:r>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70F11442" w:rsidR="00274534" w:rsidRPr="00274534" w:rsidRDefault="00274534" w:rsidP="00274534">
                      <w:pPr>
                        <w:pStyle w:val="Caption"/>
                        <w:rPr>
                          <w:noProof/>
                          <w:lang w:val="de-CH"/>
                        </w:rPr>
                      </w:pPr>
                      <w:bookmarkStart w:id="16" w:name="_Ref9782356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5</w:t>
                      </w:r>
                      <w:r w:rsidR="00625C38">
                        <w:rPr>
                          <w:noProof/>
                        </w:rPr>
                        <w:fldChar w:fldCharType="end"/>
                      </w:r>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75A0EBB7" w:rsidR="00274534" w:rsidRPr="00274534" w:rsidRDefault="00274534" w:rsidP="00274534">
                            <w:pPr>
                              <w:pStyle w:val="Caption"/>
                              <w:rPr>
                                <w:noProof/>
                                <w:lang w:val="de-CH"/>
                              </w:rPr>
                            </w:pPr>
                            <w:bookmarkStart w:id="17" w:name="_Ref97823543"/>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6</w:t>
                            </w:r>
                            <w:r w:rsidR="00625C38">
                              <w:rPr>
                                <w:noProof/>
                              </w:rPr>
                              <w:fldChar w:fldCharType="end"/>
                            </w:r>
                            <w:bookmarkEnd w:id="17"/>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75A0EBB7" w:rsidR="00274534" w:rsidRPr="00274534" w:rsidRDefault="00274534" w:rsidP="00274534">
                      <w:pPr>
                        <w:pStyle w:val="Caption"/>
                        <w:rPr>
                          <w:noProof/>
                          <w:lang w:val="de-CH"/>
                        </w:rPr>
                      </w:pPr>
                      <w:bookmarkStart w:id="18" w:name="_Ref97823543"/>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6</w:t>
                      </w:r>
                      <w:r w:rsidR="00625C38">
                        <w:rPr>
                          <w:noProof/>
                        </w:rPr>
                        <w:fldChar w:fldCharType="end"/>
                      </w:r>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20DF1AB0" w:rsidR="00274534" w:rsidRPr="00A04A24" w:rsidRDefault="00274534" w:rsidP="00274534">
                            <w:pPr>
                              <w:pStyle w:val="Caption"/>
                              <w:rPr>
                                <w:noProof/>
                                <w:lang w:val="de-CH"/>
                              </w:rPr>
                            </w:pPr>
                            <w:bookmarkStart w:id="19" w:name="_Ref9782355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7</w:t>
                            </w:r>
                            <w:r w:rsidR="00625C38">
                              <w:rPr>
                                <w:noProof/>
                              </w:rPr>
                              <w:fldChar w:fldCharType="end"/>
                            </w:r>
                            <w:bookmarkEnd w:id="1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20DF1AB0" w:rsidR="00274534" w:rsidRPr="00A04A24" w:rsidRDefault="00274534" w:rsidP="00274534">
                      <w:pPr>
                        <w:pStyle w:val="Caption"/>
                        <w:rPr>
                          <w:noProof/>
                          <w:lang w:val="de-CH"/>
                        </w:rPr>
                      </w:pPr>
                      <w:bookmarkStart w:id="20" w:name="_Ref9782355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7</w:t>
                      </w:r>
                      <w:r w:rsidR="00625C38">
                        <w:rPr>
                          <w:noProof/>
                        </w:rPr>
                        <w:fldChar w:fldCharType="end"/>
                      </w:r>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48D4DB8B"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C264E2">
        <w:rPr>
          <w:lang w:val="de-CH"/>
        </w:rPr>
        <w:instrText xml:space="preserve"> ADDIN ZOTERO_ITEM CSL_CITATION {"citationID":"8kfa6rEf","properties":{"formattedCitation":"(Yi, n.d.-b)","plainCitation":"(Yi, n.d.-b)","noteIndex":0},"citationItems":[{"id":1,"uris":["http://zotero.org/users/7722521/items/S9HNJ9KC"],"uri":["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6EC21B95"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C264E2">
        <w:rPr>
          <w:lang w:val="de-CH"/>
        </w:rPr>
        <w:instrText xml:space="preserve"> ADDIN ZOTERO_ITEM CSL_CITATION {"citationID":"Hk841KbA","properties":{"formattedCitation":"(Yi, n.d.-b)","plainCitation":"(Yi, n.d.-b)","noteIndex":0},"citationItems":[{"id":1,"uris":["http://zotero.org/users/7722521/items/S9HNJ9KC"],"uri":["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r>
        <w:rPr>
          <w:lang w:val="de-CH"/>
        </w:rPr>
        <w:lastRenderedPageBreak/>
        <w:t>LE2</w:t>
      </w:r>
    </w:p>
    <w:p w14:paraId="21D538D7" w14:textId="4EC66424" w:rsidR="00517B36" w:rsidRPr="00750509" w:rsidRDefault="00517B36" w:rsidP="00517B36">
      <w:pPr>
        <w:pStyle w:val="Heading2"/>
        <w:rPr>
          <w:lang w:val="de-CH"/>
        </w:rPr>
      </w:pPr>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6F51BBBC"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C264E2">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uri":["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D515CF5" w:rsidR="00D2528B" w:rsidRPr="00D446D6" w:rsidRDefault="00D2528B" w:rsidP="00D2528B">
                            <w:pPr>
                              <w:pStyle w:val="Caption"/>
                              <w:rPr>
                                <w:noProof/>
                                <w:lang w:val="de-CH"/>
                              </w:rPr>
                            </w:pPr>
                            <w:bookmarkStart w:id="21" w:name="_Ref9894351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8</w:t>
                            </w:r>
                            <w:r w:rsidR="00625C38">
                              <w:rPr>
                                <w:noProof/>
                              </w:rPr>
                              <w:fldChar w:fldCharType="end"/>
                            </w:r>
                            <w:bookmarkEnd w:id="21"/>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D515CF5" w:rsidR="00D2528B" w:rsidRPr="00D446D6" w:rsidRDefault="00D2528B" w:rsidP="00D2528B">
                      <w:pPr>
                        <w:pStyle w:val="Caption"/>
                        <w:rPr>
                          <w:noProof/>
                          <w:lang w:val="de-CH"/>
                        </w:rPr>
                      </w:pPr>
                      <w:bookmarkStart w:id="22" w:name="_Ref9894351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sidR="00B11964">
                        <w:rPr>
                          <w:noProof/>
                        </w:rPr>
                        <w:t>8</w:t>
                      </w:r>
                      <w:r w:rsidR="00625C38">
                        <w:rPr>
                          <w:noProof/>
                        </w:rPr>
                        <w:fldChar w:fldCharType="end"/>
                      </w:r>
                      <w:bookmarkEnd w:id="22"/>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6AA1AA94"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668A7EAD"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C264E2">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uri":["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2B952C2C" w:rsidR="00B11964" w:rsidRPr="00B11964" w:rsidRDefault="00B11964" w:rsidP="00B11964">
                            <w:pPr>
                              <w:pStyle w:val="Caption"/>
                              <w:rPr>
                                <w:noProof/>
                                <w:lang w:val="de-CH"/>
                              </w:rPr>
                            </w:pPr>
                            <w:bookmarkStart w:id="23" w:name="_Ref9895952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Pr>
                                <w:noProof/>
                              </w:rPr>
                              <w:t>9</w:t>
                            </w:r>
                            <w:r w:rsidR="00625C38">
                              <w:rPr>
                                <w:noProof/>
                              </w:rPr>
                              <w:fldChar w:fldCharType="end"/>
                            </w:r>
                            <w:bookmarkEnd w:id="23"/>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2B952C2C" w:rsidR="00B11964" w:rsidRPr="00B11964" w:rsidRDefault="00B11964" w:rsidP="00B11964">
                      <w:pPr>
                        <w:pStyle w:val="Caption"/>
                        <w:rPr>
                          <w:noProof/>
                          <w:lang w:val="de-CH"/>
                        </w:rPr>
                      </w:pPr>
                      <w:bookmarkStart w:id="24" w:name="_Ref98959525"/>
                      <w:proofErr w:type="spellStart"/>
                      <w:r>
                        <w:t>Abbildung</w:t>
                      </w:r>
                      <w:proofErr w:type="spellEnd"/>
                      <w:r>
                        <w:t xml:space="preserve"> </w:t>
                      </w:r>
                      <w:r w:rsidR="00625C38">
                        <w:fldChar w:fldCharType="begin"/>
                      </w:r>
                      <w:r w:rsidR="00625C38">
                        <w:instrText xml:space="preserve"> SEQ Abbildung \* ARABIC </w:instrText>
                      </w:r>
                      <w:r w:rsidR="00625C38">
                        <w:fldChar w:fldCharType="separate"/>
                      </w:r>
                      <w:r>
                        <w:rPr>
                          <w:noProof/>
                        </w:rPr>
                        <w:t>9</w:t>
                      </w:r>
                      <w:r w:rsidR="00625C38">
                        <w:rPr>
                          <w:noProof/>
                        </w:rPr>
                        <w:fldChar w:fldCharType="end"/>
                      </w:r>
                      <w:bookmarkEnd w:id="24"/>
                      <w:r w:rsidRPr="00B11964">
                        <w:rPr>
                          <w:lang w:val="de-CH"/>
                        </w:rPr>
                        <w:t>: Windrichtung und Geschwindigkeit in Mythenquai i</w:t>
                      </w:r>
                      <w:r>
                        <w:rPr>
                          <w:lang w:val="de-CH"/>
                        </w:rPr>
                        <w:t>m</w:t>
                      </w:r>
                      <w:r w:rsidRPr="00B11964">
                        <w:rPr>
                          <w:lang w:val="de-CH"/>
                        </w:rPr>
                        <w:t xml:space="preserve"> 2018</w:t>
                      </w:r>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108CE262"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C264E2">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uri":["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2F03BC55"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C264E2">
        <w:rPr>
          <w:lang w:val="de-CH"/>
        </w:rPr>
        <w:instrText xml:space="preserve"> ADDIN ZOTERO_ITEM CSL_CITATION {"citationID":"PJQGXgyW","properties":{"formattedCitation":"(\\uc0\\u8220{}Visual Variable,\\uc0\\u8221{} 2022)","plainCitation":"(“Visual Variable,” 2022)","noteIndex":0},"citationItems":[{"id":106,"uris":["http://zotero.org/users/7722521/items/ZXI58A45"],"uri":["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r>
        <w:rPr>
          <w:lang w:val="de-CH"/>
        </w:rPr>
        <w:t>Gestaltgesetze</w:t>
      </w:r>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41F1C4FB"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C264E2">
        <w:rPr>
          <w:lang w:val="de-CH"/>
        </w:rPr>
        <w:instrText xml:space="preserve"> ADDIN ZOTERO_ITEM CSL_CITATION {"citationID":"4dyOKWye","properties":{"formattedCitation":"(Wertheimer, 1923, p. 308)","plainCitation":"(Wertheimer, 1923, p. 308)","noteIndex":0},"citationItems":[{"id":104,"uris":["http://zotero.org/users/7722521/items/GGWHWBG8"],"uri":["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70B77104"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C264E2">
        <w:rPr>
          <w:lang w:val="de-CH"/>
        </w:rPr>
        <w:instrText xml:space="preserve"> ADDIN ZOTERO_ITEM CSL_CITATION {"citationID":"QtRa67dp","properties":{"formattedCitation":"(Weller, 2011)","plainCitation":"(Weller, 2011)","noteIndex":0},"citationItems":[{"id":102,"uris":["http://zotero.org/users/7722521/items/FBZ5KP9Y"],"uri":["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7D187441"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C264E2">
        <w:rPr>
          <w:lang w:val="de-CH"/>
        </w:rPr>
        <w:instrText xml:space="preserve"> ADDIN ZOTERO_ITEM CSL_CITATION {"citationID":"PwM4RHdO","properties":{"formattedCitation":"(Fabian Happacher, 2019)","plainCitation":"(Fabian Happacher, 2019)","noteIndex":0},"citationItems":[{"id":117,"uris":["http://zotero.org/users/7722521/items/95XUITK4"],"uri":["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42B5E6B9"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C264E2">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uri":["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Default="002D2B4F" w:rsidP="002D2B4F">
      <w:pPr>
        <w:pStyle w:val="Heading1"/>
        <w:rPr>
          <w:lang w:val="en-US"/>
        </w:rPr>
      </w:pPr>
      <w:r>
        <w:rPr>
          <w:lang w:val="en-US"/>
        </w:rPr>
        <w:lastRenderedPageBreak/>
        <w:t>LE3</w:t>
      </w:r>
    </w:p>
    <w:p w14:paraId="420F4832" w14:textId="272B6077" w:rsidR="00131358" w:rsidRPr="00131358" w:rsidRDefault="00131358" w:rsidP="00131358">
      <w:pPr>
        <w:rPr>
          <w:lang w:val="en-US"/>
        </w:rPr>
      </w:pPr>
      <w:r w:rsidRPr="00131358">
        <w:rPr>
          <w:lang w:val="en-US"/>
        </w:rPr>
        <w:t>The main goal with this learning outcome is to make a connection between the data (pre)processing and design decisions.</w:t>
      </w:r>
    </w:p>
    <w:p w14:paraId="54AE37C7" w14:textId="35CA2648" w:rsidR="00131358" w:rsidRPr="00131358" w:rsidRDefault="00131358" w:rsidP="00131358">
      <w:pPr>
        <w:rPr>
          <w:lang w:val="en-US"/>
        </w:rPr>
      </w:pPr>
      <w:r w:rsidRPr="00131358">
        <w:rPr>
          <w:lang w:val="en-US"/>
        </w:rPr>
        <w:t xml:space="preserve">Data often is not available in the form that is required to use it for data visualizations. Many data sources are in unstructured form and need to be transformed into a format that can be used. During this process, </w:t>
      </w:r>
      <w:proofErr w:type="gramStart"/>
      <w:r w:rsidRPr="00131358">
        <w:rPr>
          <w:lang w:val="en-US"/>
        </w:rPr>
        <w:t>a number of</w:t>
      </w:r>
      <w:proofErr w:type="gramEnd"/>
      <w:r w:rsidRPr="00131358">
        <w:rPr>
          <w:lang w:val="en-US"/>
        </w:rPr>
        <w:t xml:space="preserve"> decisions are made how to organize the data. How is the categorical data classified? How were uncertainties in the data handled? How were the classes/categories/binning decided? With this learning goal, you will make connections between the design principles and in the data decisions. Do your visualization design decisions reflect your data decisions? Are your design decisions appropriate for the data type you work with? Why?</w:t>
      </w:r>
    </w:p>
    <w:p w14:paraId="2A032748" w14:textId="5155423D" w:rsidR="000578AD" w:rsidRDefault="00131358" w:rsidP="000578AD">
      <w:pPr>
        <w:rPr>
          <w:lang w:val="en-US"/>
        </w:rPr>
      </w:pPr>
      <w:proofErr w:type="gramStart"/>
      <w:r w:rsidRPr="00131358">
        <w:rPr>
          <w:lang w:val="en-US"/>
        </w:rPr>
        <w:t>Also</w:t>
      </w:r>
      <w:proofErr w:type="gramEnd"/>
      <w:r w:rsidRPr="00131358">
        <w:rPr>
          <w:lang w:val="en-US"/>
        </w:rPr>
        <w:t xml:space="preserve"> in connection with other competencies; you will learn different techniques of transforming unstructured into structured data that can be used for visualizations. In parallel, principles of design (in terms of visual hierarchies, layout, typography, color) should be linked to your data decisions. Based on the materials in the '</w:t>
      </w:r>
      <w:proofErr w:type="spellStart"/>
      <w:r w:rsidRPr="00131358">
        <w:rPr>
          <w:lang w:val="en-US"/>
        </w:rPr>
        <w:t>mediathek</w:t>
      </w:r>
      <w:proofErr w:type="spellEnd"/>
      <w:r w:rsidRPr="00131358">
        <w:rPr>
          <w:lang w:val="en-US"/>
        </w:rPr>
        <w:t xml:space="preserve">' (our media library), you will learn how to design good visualizations in Python. Note that python skills are important in data science, but it is not a requirement for this course. We encourage you to also explore other tools (e.g., R, </w:t>
      </w:r>
      <w:proofErr w:type="spellStart"/>
      <w:r w:rsidRPr="00131358">
        <w:rPr>
          <w:lang w:val="en-US"/>
        </w:rPr>
        <w:t>vega</w:t>
      </w:r>
      <w:proofErr w:type="spellEnd"/>
      <w:r w:rsidRPr="00131358">
        <w:rPr>
          <w:lang w:val="en-US"/>
        </w:rPr>
        <w:t>-lite, d3.js). In Python, you will learn how to use different libraries (Matplotlib, Pandas, others) to create visualizations from data.</w:t>
      </w:r>
    </w:p>
    <w:p w14:paraId="4EDAF095" w14:textId="77777777" w:rsidR="00672A07" w:rsidRDefault="00672A07" w:rsidP="000578AD">
      <w:pPr>
        <w:rPr>
          <w:lang w:val="en-US"/>
        </w:rPr>
      </w:pPr>
    </w:p>
    <w:p w14:paraId="5BC49AE3" w14:textId="134066D3" w:rsidR="000578AD" w:rsidRPr="000578AD" w:rsidRDefault="00672A07" w:rsidP="000578AD">
      <w:pPr>
        <w:rPr>
          <w:lang w:val="en-US"/>
        </w:rPr>
      </w:pPr>
      <w:r>
        <w:rPr>
          <w:lang w:val="en-US"/>
        </w:rPr>
        <w:t>Things to describe:</w:t>
      </w:r>
    </w:p>
    <w:p w14:paraId="5F8EA86A" w14:textId="0134B143" w:rsidR="00E01720" w:rsidRDefault="00E01720" w:rsidP="00E01720">
      <w:pPr>
        <w:rPr>
          <w:lang w:val="de-CH"/>
        </w:rPr>
      </w:pPr>
      <w:r w:rsidRPr="00E01720">
        <w:rPr>
          <w:lang w:val="de-CH"/>
        </w:rPr>
        <w:t>1. Wie Daten bereinigen</w:t>
      </w:r>
      <w:r>
        <w:rPr>
          <w:lang w:val="de-CH"/>
        </w:rPr>
        <w:t>/aufbereiten?</w:t>
      </w:r>
      <w:r w:rsidRPr="00E01720">
        <w:rPr>
          <w:lang w:val="de-CH"/>
        </w:rPr>
        <w:t xml:space="preserve"> u</w:t>
      </w:r>
      <w:r>
        <w:rPr>
          <w:lang w:val="de-CH"/>
        </w:rPr>
        <w:t xml:space="preserve">nd weshalb so? Hat </w:t>
      </w:r>
      <w:r w:rsidR="00763976">
        <w:rPr>
          <w:lang w:val="de-CH"/>
        </w:rPr>
        <w:t>das Auswirken</w:t>
      </w:r>
      <w:r>
        <w:rPr>
          <w:lang w:val="de-CH"/>
        </w:rPr>
        <w:t>, wenn ich später eine Visualisierung erstellen werde?</w:t>
      </w:r>
    </w:p>
    <w:p w14:paraId="56549D58" w14:textId="0FB6C796" w:rsidR="00763976" w:rsidRPr="00763976" w:rsidRDefault="00763976" w:rsidP="00763976">
      <w:pPr>
        <w:numPr>
          <w:ilvl w:val="0"/>
          <w:numId w:val="1"/>
        </w:numPr>
        <w:rPr>
          <w:lang w:val="en-US"/>
        </w:rPr>
      </w:pPr>
      <w:r w:rsidRPr="00763976">
        <w:rPr>
          <w:lang w:val="en-US"/>
        </w:rPr>
        <w:t>Describe various data sources</w:t>
      </w:r>
    </w:p>
    <w:p w14:paraId="5D8115AE" w14:textId="70CEFCA1" w:rsidR="00763976" w:rsidRDefault="00763976" w:rsidP="00E01720">
      <w:pPr>
        <w:numPr>
          <w:ilvl w:val="0"/>
          <w:numId w:val="1"/>
        </w:numPr>
        <w:rPr>
          <w:lang w:val="en-US"/>
        </w:rPr>
      </w:pPr>
      <w:r w:rsidRPr="00763976">
        <w:rPr>
          <w:lang w:val="en-US"/>
        </w:rPr>
        <w:t xml:space="preserve">Describe basic obvious things (header, correct type, </w:t>
      </w:r>
      <w:proofErr w:type="spellStart"/>
      <w:r w:rsidRPr="00763976">
        <w:rPr>
          <w:lang w:val="en-US"/>
        </w:rPr>
        <w:t>whats</w:t>
      </w:r>
      <w:proofErr w:type="spellEnd"/>
      <w:r w:rsidRPr="00763976">
        <w:rPr>
          <w:lang w:val="en-US"/>
        </w:rPr>
        <w:t xml:space="preserve"> with nan’s</w:t>
      </w:r>
      <w:r>
        <w:rPr>
          <w:lang w:val="en-US"/>
        </w:rPr>
        <w:t>, denormalized data</w:t>
      </w:r>
      <w:proofErr w:type="gramStart"/>
      <w:r>
        <w:rPr>
          <w:lang w:val="en-US"/>
        </w:rPr>
        <w:t xml:space="preserve">, </w:t>
      </w:r>
      <w:r w:rsidRPr="00763976">
        <w:rPr>
          <w:lang w:val="en-US"/>
        </w:rPr>
        <w:t>)</w:t>
      </w:r>
      <w:proofErr w:type="gramEnd"/>
    </w:p>
    <w:p w14:paraId="4FBE9024" w14:textId="68E791EE" w:rsidR="00763976" w:rsidRPr="00763976" w:rsidRDefault="00763976" w:rsidP="00E01720">
      <w:pPr>
        <w:numPr>
          <w:ilvl w:val="0"/>
          <w:numId w:val="1"/>
        </w:numPr>
        <w:rPr>
          <w:lang w:val="en-US"/>
        </w:rPr>
      </w:pPr>
      <w:r w:rsidRPr="00763976">
        <w:rPr>
          <w:lang w:val="en-US"/>
        </w:rPr>
        <w:t>Data Quality Reference Site</w:t>
      </w:r>
      <w:r w:rsidR="000578AD">
        <w:rPr>
          <w:lang w:val="en-US"/>
        </w:rPr>
        <w:t xml:space="preserve"> (</w:t>
      </w:r>
      <w:r w:rsidR="000578AD" w:rsidRPr="000578AD">
        <w:rPr>
          <w:lang w:val="en-US"/>
        </w:rPr>
        <w:t>What are the 5 metrics of quality data?</w:t>
      </w:r>
      <w:r w:rsidR="000578AD">
        <w:rPr>
          <w:lang w:val="en-US"/>
        </w:rPr>
        <w:t>)</w:t>
      </w:r>
    </w:p>
    <w:p w14:paraId="42E56543" w14:textId="6DA6E534" w:rsidR="00E01720" w:rsidRPr="00E01720" w:rsidRDefault="00E01720" w:rsidP="00E01720">
      <w:pPr>
        <w:rPr>
          <w:lang w:val="de-CH"/>
        </w:rPr>
      </w:pPr>
      <w:r w:rsidRPr="00E01720">
        <w:rPr>
          <w:lang w:val="en-US"/>
        </w:rPr>
        <w:t xml:space="preserve">1.1. Wie </w:t>
      </w:r>
      <w:proofErr w:type="spellStart"/>
      <w:r w:rsidRPr="00E01720">
        <w:rPr>
          <w:lang w:val="en-US"/>
        </w:rPr>
        <w:t>werden</w:t>
      </w:r>
      <w:proofErr w:type="spellEnd"/>
      <w:r w:rsidRPr="00E01720">
        <w:rPr>
          <w:lang w:val="en-US"/>
        </w:rPr>
        <w:t xml:space="preserve"> </w:t>
      </w:r>
      <w:proofErr w:type="spellStart"/>
      <w:r w:rsidRPr="00E01720">
        <w:rPr>
          <w:lang w:val="en-US"/>
        </w:rPr>
        <w:t>Datentypen</w:t>
      </w:r>
      <w:proofErr w:type="spellEnd"/>
      <w:r w:rsidRPr="00E01720">
        <w:rPr>
          <w:lang w:val="en-US"/>
        </w:rPr>
        <w:t xml:space="preserve"> </w:t>
      </w:r>
      <w:proofErr w:type="spellStart"/>
      <w:r w:rsidRPr="00E01720">
        <w:rPr>
          <w:lang w:val="en-US"/>
        </w:rPr>
        <w:t>identifiziert</w:t>
      </w:r>
      <w:proofErr w:type="spellEnd"/>
      <w:r w:rsidRPr="00E01720">
        <w:rPr>
          <w:lang w:val="en-US"/>
        </w:rPr>
        <w:t xml:space="preserve"> (categorial, </w:t>
      </w:r>
      <w:proofErr w:type="spellStart"/>
      <w:r w:rsidRPr="00E01720">
        <w:rPr>
          <w:lang w:val="en-US"/>
        </w:rPr>
        <w:t>continous</w:t>
      </w:r>
      <w:proofErr w:type="spellEnd"/>
      <w:r w:rsidRPr="00E01720">
        <w:rPr>
          <w:lang w:val="en-US"/>
        </w:rPr>
        <w:t xml:space="preserve">, nominal, ordinal)? </w:t>
      </w:r>
      <w:r w:rsidRPr="00E01720">
        <w:rPr>
          <w:lang w:val="de-CH"/>
        </w:rPr>
        <w:t>Wie unterscheiden sich diese</w:t>
      </w:r>
    </w:p>
    <w:p w14:paraId="54A47D6E" w14:textId="3EA956F8" w:rsidR="00E01720" w:rsidRDefault="00E01720" w:rsidP="00E01720">
      <w:pPr>
        <w:rPr>
          <w:lang w:val="de-CH"/>
        </w:rPr>
      </w:pPr>
      <w:r>
        <w:rPr>
          <w:lang w:val="de-CH"/>
        </w:rPr>
        <w:t>2. Wie werden verschiedene Datenarten (</w:t>
      </w:r>
      <w:proofErr w:type="spellStart"/>
      <w:r>
        <w:rPr>
          <w:lang w:val="de-CH"/>
        </w:rPr>
        <w:t>continues</w:t>
      </w:r>
      <w:proofErr w:type="spellEnd"/>
      <w:r>
        <w:rPr>
          <w:lang w:val="de-CH"/>
        </w:rPr>
        <w:t xml:space="preserve">, </w:t>
      </w:r>
      <w:proofErr w:type="spellStart"/>
      <w:r>
        <w:rPr>
          <w:lang w:val="de-CH"/>
        </w:rPr>
        <w:t>categorial</w:t>
      </w:r>
      <w:proofErr w:type="spellEnd"/>
      <w:r>
        <w:rPr>
          <w:lang w:val="de-CH"/>
        </w:rPr>
        <w:t>) in einem Plot dargestellt</w:t>
      </w:r>
      <w:r w:rsidR="009C69AF">
        <w:rPr>
          <w:lang w:val="de-CH"/>
        </w:rPr>
        <w:t>? Welcher Plot ist geeignet</w:t>
      </w:r>
    </w:p>
    <w:p w14:paraId="7C0A300B" w14:textId="4E2A0586" w:rsidR="00E01720" w:rsidRDefault="00E01720" w:rsidP="00E01720">
      <w:pPr>
        <w:rPr>
          <w:lang w:val="de-CH"/>
        </w:rPr>
      </w:pPr>
      <w:r>
        <w:rPr>
          <w:lang w:val="de-CH"/>
        </w:rPr>
        <w:t xml:space="preserve">2.1. Wie sollte bin </w:t>
      </w:r>
      <w:proofErr w:type="spellStart"/>
      <w:r>
        <w:rPr>
          <w:lang w:val="de-CH"/>
        </w:rPr>
        <w:t>size</w:t>
      </w:r>
      <w:proofErr w:type="spellEnd"/>
      <w:r>
        <w:rPr>
          <w:lang w:val="de-CH"/>
        </w:rPr>
        <w:t xml:space="preserve"> gewählt werden?</w:t>
      </w:r>
    </w:p>
    <w:p w14:paraId="3D22B93A" w14:textId="7F907D69" w:rsidR="00706D7E" w:rsidRPr="00706D7E" w:rsidRDefault="00706D7E" w:rsidP="00E01720">
      <w:pPr>
        <w:rPr>
          <w:lang w:val="de-CH"/>
        </w:rPr>
      </w:pPr>
      <w:r w:rsidRPr="00706D7E">
        <w:rPr>
          <w:lang w:val="de-CH"/>
        </w:rPr>
        <w:t xml:space="preserve">2.2. Gibt es noch andere </w:t>
      </w:r>
      <w:r>
        <w:rPr>
          <w:lang w:val="de-CH"/>
        </w:rPr>
        <w:t xml:space="preserve">(komplexere) </w:t>
      </w:r>
      <w:r w:rsidRPr="00706D7E">
        <w:rPr>
          <w:lang w:val="de-CH"/>
        </w:rPr>
        <w:t>V</w:t>
      </w:r>
      <w:r>
        <w:rPr>
          <w:lang w:val="de-CH"/>
        </w:rPr>
        <w:t>isualisierungsarten?</w:t>
      </w:r>
    </w:p>
    <w:p w14:paraId="2C3CFAF1" w14:textId="0B3CACE4" w:rsidR="00E01720" w:rsidRDefault="000578AD" w:rsidP="00E01720">
      <w:pPr>
        <w:rPr>
          <w:lang w:val="en-US"/>
        </w:rPr>
      </w:pPr>
      <w:r w:rsidRPr="00131358">
        <w:rPr>
          <w:lang w:val="en-US"/>
        </w:rPr>
        <w:t>In parallel, principles of design (in terms of visual hierarchies, layout, typography, color) should be linked to your data decisions</w:t>
      </w:r>
      <w:r w:rsidR="00706D7E">
        <w:rPr>
          <w:lang w:val="en-US"/>
        </w:rPr>
        <w:t xml:space="preserve">: TODO connect gestalt principles? Like </w:t>
      </w:r>
      <w:proofErr w:type="spellStart"/>
      <w:r w:rsidR="00706D7E">
        <w:rPr>
          <w:lang w:val="en-US"/>
        </w:rPr>
        <w:t>irgendwie</w:t>
      </w:r>
      <w:proofErr w:type="spellEnd"/>
      <w:r w:rsidR="00706D7E">
        <w:rPr>
          <w:lang w:val="en-US"/>
        </w:rPr>
        <w:t xml:space="preserve"> </w:t>
      </w:r>
      <w:proofErr w:type="spellStart"/>
      <w:r w:rsidR="00706D7E">
        <w:rPr>
          <w:lang w:val="en-US"/>
        </w:rPr>
        <w:t>erwähnen</w:t>
      </w:r>
      <w:proofErr w:type="spellEnd"/>
      <w:r w:rsidR="00706D7E">
        <w:rPr>
          <w:lang w:val="en-US"/>
        </w:rPr>
        <w:t>?</w:t>
      </w:r>
    </w:p>
    <w:p w14:paraId="31C15FC6" w14:textId="77C3E66D" w:rsidR="00B10853" w:rsidRDefault="00B10853" w:rsidP="00E01720">
      <w:pPr>
        <w:rPr>
          <w:lang w:val="en-US"/>
        </w:rPr>
      </w:pPr>
      <w:r>
        <w:rPr>
          <w:lang w:val="en-US"/>
        </w:rPr>
        <w:t xml:space="preserve">Sources: </w:t>
      </w:r>
    </w:p>
    <w:p w14:paraId="316BDE42" w14:textId="7287347F" w:rsidR="00B10853" w:rsidRDefault="00B10853" w:rsidP="00E01720">
      <w:pPr>
        <w:rPr>
          <w:lang w:val="en-US"/>
        </w:rPr>
      </w:pPr>
      <w:hyperlink r:id="rId17" w:history="1">
        <w:r w:rsidRPr="00DF1416">
          <w:rPr>
            <w:rStyle w:val="Hyperlink"/>
            <w:lang w:val="en-US"/>
          </w:rPr>
          <w:t>https://digitalsynopsis.com/wp-content/uploads/2017/12/visual-hierarchy-graphic-design-principles-infographic.jpg</w:t>
        </w:r>
      </w:hyperlink>
    </w:p>
    <w:p w14:paraId="12FED2F6" w14:textId="4D563124" w:rsidR="00B10853" w:rsidRDefault="00B10853" w:rsidP="00E01720">
      <w:pPr>
        <w:rPr>
          <w:lang w:val="en-US"/>
        </w:rPr>
      </w:pPr>
      <w:hyperlink r:id="rId18" w:history="1">
        <w:r w:rsidRPr="00DF1416">
          <w:rPr>
            <w:rStyle w:val="Hyperlink"/>
            <w:lang w:val="en-US"/>
          </w:rPr>
          <w:t>https://towardsdatascience.com/the-ultimate-guide-to-data-cleaning-3969843991d4</w:t>
        </w:r>
      </w:hyperlink>
    </w:p>
    <w:p w14:paraId="7852AF72" w14:textId="0F08303B" w:rsidR="00B10853" w:rsidRDefault="00B10853" w:rsidP="00E01720">
      <w:pPr>
        <w:rPr>
          <w:lang w:val="en-US"/>
        </w:rPr>
      </w:pPr>
      <w:hyperlink r:id="rId19" w:history="1">
        <w:r w:rsidRPr="00DF1416">
          <w:rPr>
            <w:rStyle w:val="Hyperlink"/>
            <w:lang w:val="en-US"/>
          </w:rPr>
          <w:t>https://www.eea.europa.eu/data-and-maps/daviz/learn-more/prepare-data</w:t>
        </w:r>
      </w:hyperlink>
    </w:p>
    <w:p w14:paraId="5C66D9D4" w14:textId="77777777" w:rsidR="00B10853" w:rsidRPr="000578AD" w:rsidRDefault="00B10853" w:rsidP="00E01720">
      <w:pPr>
        <w:rPr>
          <w:lang w:val="en-US"/>
        </w:rPr>
      </w:pPr>
    </w:p>
    <w:p w14:paraId="594971F1" w14:textId="5BA8371F" w:rsidR="002D2B4F" w:rsidRPr="000578AD" w:rsidRDefault="002D2B4F">
      <w:pPr>
        <w:rPr>
          <w:lang w:val="en-US"/>
        </w:rPr>
      </w:pPr>
      <w:r w:rsidRPr="000578AD">
        <w:rPr>
          <w:lang w:val="en-US"/>
        </w:rPr>
        <w:br w:type="page"/>
      </w:r>
    </w:p>
    <w:p w14:paraId="23A01557" w14:textId="58867CFA" w:rsidR="00BE08F6" w:rsidRPr="00E01720" w:rsidRDefault="00BE08F6" w:rsidP="00BE08F6">
      <w:pPr>
        <w:pStyle w:val="Heading1"/>
        <w:rPr>
          <w:lang w:val="de-CH"/>
        </w:rPr>
      </w:pPr>
      <w:r w:rsidRPr="00E01720">
        <w:rPr>
          <w:lang w:val="de-CH"/>
        </w:rPr>
        <w:lastRenderedPageBreak/>
        <w:t>Quellenverzeichnis</w:t>
      </w:r>
    </w:p>
    <w:p w14:paraId="2557AAD0" w14:textId="77777777" w:rsidR="00C264E2" w:rsidRPr="00C264E2" w:rsidRDefault="00BE08F6" w:rsidP="00C264E2">
      <w:pPr>
        <w:pStyle w:val="Bibliography"/>
        <w:rPr>
          <w:rFonts w:ascii="Calibri" w:hAnsi="Calibri" w:cs="Calibri"/>
        </w:rPr>
      </w:pPr>
      <w:r>
        <w:rPr>
          <w:lang w:val="de-CH"/>
        </w:rPr>
        <w:fldChar w:fldCharType="begin"/>
      </w:r>
      <w:r w:rsidR="003150B8" w:rsidRPr="00E91336">
        <w:rPr>
          <w:lang w:val="en-US"/>
        </w:rPr>
        <w:instrText xml:space="preserve"> ADDIN ZOTERO_BIBL {"uncited":[],"omitted":[],"custom":[]} CSL_BIBLIOGRAPHY </w:instrText>
      </w:r>
      <w:r>
        <w:rPr>
          <w:lang w:val="de-CH"/>
        </w:rPr>
        <w:fldChar w:fldCharType="separate"/>
      </w:r>
      <w:r w:rsidR="00C264E2" w:rsidRPr="00C264E2">
        <w:rPr>
          <w:rFonts w:ascii="Calibri" w:hAnsi="Calibri" w:cs="Calibri"/>
        </w:rPr>
        <w:t xml:space="preserve">American Psychological Association. (n.d.). </w:t>
      </w:r>
      <w:r w:rsidR="00C264E2" w:rsidRPr="00C264E2">
        <w:rPr>
          <w:rFonts w:ascii="Calibri" w:hAnsi="Calibri" w:cs="Calibri"/>
          <w:i/>
          <w:iCs/>
        </w:rPr>
        <w:t>Common fate</w:t>
      </w:r>
      <w:r w:rsidR="00C264E2" w:rsidRPr="00C264E2">
        <w:rPr>
          <w:rFonts w:ascii="Calibri" w:hAnsi="Calibri" w:cs="Calibri"/>
        </w:rPr>
        <w:t>. Retrieved March 24, 2022, from https://dictionary.apa.org/common-fate</w:t>
      </w:r>
    </w:p>
    <w:p w14:paraId="2F40A9CE" w14:textId="77777777" w:rsidR="00C264E2" w:rsidRPr="00C264E2" w:rsidRDefault="00C264E2" w:rsidP="00C264E2">
      <w:pPr>
        <w:pStyle w:val="Bibliography"/>
        <w:rPr>
          <w:rFonts w:ascii="Calibri" w:hAnsi="Calibri" w:cs="Calibri"/>
        </w:rPr>
      </w:pPr>
      <w:r w:rsidRPr="00C264E2">
        <w:rPr>
          <w:rFonts w:ascii="Calibri" w:hAnsi="Calibri" w:cs="Calibri"/>
        </w:rPr>
        <w:t xml:space="preserve">Barbisch, F. (2022). </w:t>
      </w:r>
      <w:r w:rsidRPr="00C264E2">
        <w:rPr>
          <w:rFonts w:ascii="Calibri" w:hAnsi="Calibri" w:cs="Calibri"/>
          <w:i/>
          <w:iCs/>
        </w:rPr>
        <w:t>Gdv</w:t>
      </w:r>
      <w:r w:rsidRPr="00C264E2">
        <w:rPr>
          <w:rFonts w:ascii="Calibri" w:hAnsi="Calibri" w:cs="Calibri"/>
        </w:rPr>
        <w:t>. GitHub. https://github.com/florinbarbisch/gdv</w:t>
      </w:r>
    </w:p>
    <w:p w14:paraId="5EBF1F2C" w14:textId="77777777" w:rsidR="00C264E2" w:rsidRPr="00C264E2" w:rsidRDefault="00C264E2" w:rsidP="00C264E2">
      <w:pPr>
        <w:pStyle w:val="Bibliography"/>
        <w:rPr>
          <w:rFonts w:ascii="Calibri" w:hAnsi="Calibri" w:cs="Calibri"/>
        </w:rPr>
      </w:pPr>
      <w:r w:rsidRPr="00C264E2">
        <w:rPr>
          <w:rFonts w:ascii="Calibri" w:hAnsi="Calibri" w:cs="Calibri"/>
        </w:rPr>
        <w:t xml:space="preserve">Brönnimann, L. (2021). </w:t>
      </w:r>
      <w:r w:rsidRPr="00C264E2">
        <w:rPr>
          <w:rFonts w:ascii="Calibri" w:hAnsi="Calibri" w:cs="Calibri"/>
          <w:i/>
          <w:iCs/>
        </w:rPr>
        <w:t>Wettermonitor für Wassersportler</w:t>
      </w:r>
      <w:r w:rsidRPr="00C264E2">
        <w:rPr>
          <w:rFonts w:ascii="Calibri" w:hAnsi="Calibri" w:cs="Calibri"/>
        </w:rPr>
        <w:t>. Portrait - (Cde1) Wettermonitor Für Wassersportler - Spaces. https://spaces.technik.fhnw.ch/spaces/wettermonitor-fuer-wassersportler</w:t>
      </w:r>
    </w:p>
    <w:p w14:paraId="651BC4EE" w14:textId="77777777" w:rsidR="00C264E2" w:rsidRPr="00C264E2" w:rsidRDefault="00C264E2" w:rsidP="00C264E2">
      <w:pPr>
        <w:pStyle w:val="Bibliography"/>
        <w:rPr>
          <w:rFonts w:ascii="Calibri" w:hAnsi="Calibri" w:cs="Calibri"/>
        </w:rPr>
      </w:pPr>
      <w:r w:rsidRPr="00C264E2">
        <w:rPr>
          <w:rFonts w:ascii="Calibri" w:hAnsi="Calibri" w:cs="Calibri"/>
        </w:rPr>
        <w:t xml:space="preserve">Bundesamt für Landestopografie swisstopo. (2022). </w:t>
      </w:r>
      <w:r w:rsidRPr="00C264E2">
        <w:rPr>
          <w:rFonts w:ascii="Calibri" w:hAnsi="Calibri" w:cs="Calibri"/>
          <w:i/>
          <w:iCs/>
        </w:rPr>
        <w:t>Zeichenerklärung 2022</w:t>
      </w:r>
      <w:r w:rsidRPr="00C264E2">
        <w:rPr>
          <w:rFonts w:ascii="Calibri" w:hAnsi="Calibri" w:cs="Calibri"/>
        </w:rPr>
        <w:t>. Bundesamt für Landestopografie swisstopo. https://www.swisstopo.admin.ch/de/swisstopo/publikationen.html</w:t>
      </w:r>
    </w:p>
    <w:p w14:paraId="755ED884" w14:textId="77777777" w:rsidR="00C264E2" w:rsidRPr="00C264E2" w:rsidRDefault="00C264E2" w:rsidP="00C264E2">
      <w:pPr>
        <w:pStyle w:val="Bibliography"/>
        <w:rPr>
          <w:rFonts w:ascii="Calibri" w:hAnsi="Calibri" w:cs="Calibri"/>
        </w:rPr>
      </w:pPr>
      <w:r w:rsidRPr="00C264E2">
        <w:rPr>
          <w:rFonts w:ascii="Calibri" w:hAnsi="Calibri" w:cs="Calibri"/>
        </w:rPr>
        <w:t xml:space="preserve">Chynał, P., &amp; Sobecki, J. (2016). Eyetracking Evaluation of Different Chart Types Used for Web-Based System Data Visualization. </w:t>
      </w:r>
      <w:r w:rsidRPr="00C264E2">
        <w:rPr>
          <w:rFonts w:ascii="Calibri" w:hAnsi="Calibri" w:cs="Calibri"/>
          <w:i/>
          <w:iCs/>
        </w:rPr>
        <w:t>2016 Third European Network Intelligence Conference (ENIC)</w:t>
      </w:r>
      <w:r w:rsidRPr="00C264E2">
        <w:rPr>
          <w:rFonts w:ascii="Calibri" w:hAnsi="Calibri" w:cs="Calibri"/>
        </w:rPr>
        <w:t>, 159–164. https://doi.org/10.1109/ENIC.2016.031</w:t>
      </w:r>
    </w:p>
    <w:p w14:paraId="52A53C09" w14:textId="77777777" w:rsidR="00C264E2" w:rsidRPr="00C264E2" w:rsidRDefault="00C264E2" w:rsidP="00C264E2">
      <w:pPr>
        <w:pStyle w:val="Bibliography"/>
        <w:rPr>
          <w:rFonts w:ascii="Calibri" w:hAnsi="Calibri" w:cs="Calibri"/>
        </w:rPr>
      </w:pPr>
      <w:r w:rsidRPr="00C264E2">
        <w:rPr>
          <w:rFonts w:ascii="Calibri" w:hAnsi="Calibri" w:cs="Calibri"/>
        </w:rPr>
        <w:t xml:space="preserve">Fabian Happacher. (2019, January 22). Gesetz der guten Gestalt &amp; der guten Fortsetzung. </w:t>
      </w:r>
      <w:r w:rsidRPr="00C264E2">
        <w:rPr>
          <w:rFonts w:ascii="Calibri" w:hAnsi="Calibri" w:cs="Calibri"/>
          <w:i/>
          <w:iCs/>
        </w:rPr>
        <w:t>VERDINO</w:t>
      </w:r>
      <w:r w:rsidRPr="00C264E2">
        <w:rPr>
          <w:rFonts w:ascii="Calibri" w:hAnsi="Calibri" w:cs="Calibri"/>
        </w:rPr>
        <w:t>. https://verdino.com/blog/gesetz-der-guten-gestalt-und-der-guten-fortsetzung/</w:t>
      </w:r>
    </w:p>
    <w:p w14:paraId="27FCF751" w14:textId="77777777" w:rsidR="00C264E2" w:rsidRPr="00C264E2" w:rsidRDefault="00C264E2" w:rsidP="00C264E2">
      <w:pPr>
        <w:pStyle w:val="Bibliography"/>
        <w:rPr>
          <w:rFonts w:ascii="Calibri" w:hAnsi="Calibri" w:cs="Calibri"/>
        </w:rPr>
      </w:pPr>
      <w:r w:rsidRPr="00C264E2">
        <w:rPr>
          <w:rFonts w:ascii="Calibri" w:hAnsi="Calibri" w:cs="Calibri"/>
        </w:rPr>
        <w:t xml:space="preserve">Steedle, M. (2010, February 22). </w:t>
      </w:r>
      <w:r w:rsidRPr="00C264E2">
        <w:rPr>
          <w:rFonts w:ascii="Calibri" w:hAnsi="Calibri" w:cs="Calibri"/>
          <w:i/>
          <w:iCs/>
        </w:rPr>
        <w:t>Bar charts vs. Line charts</w:t>
      </w:r>
      <w:r w:rsidRPr="00C264E2">
        <w:rPr>
          <w:rFonts w:ascii="Calibri" w:hAnsi="Calibri" w:cs="Calibri"/>
        </w:rPr>
        <w:t xml:space="preserve"> [Blog]. Axis Insight Blog. https://www.axisgroup.com/data-industry-insights-blog/bar-charts-vs-line-charts</w:t>
      </w:r>
    </w:p>
    <w:p w14:paraId="2EA8B44C" w14:textId="77777777" w:rsidR="00C264E2" w:rsidRPr="00C264E2" w:rsidRDefault="00C264E2" w:rsidP="00C264E2">
      <w:pPr>
        <w:pStyle w:val="Bibliography"/>
        <w:rPr>
          <w:rFonts w:ascii="Calibri" w:hAnsi="Calibri" w:cs="Calibri"/>
        </w:rPr>
      </w:pPr>
      <w:r w:rsidRPr="00C264E2">
        <w:rPr>
          <w:rFonts w:ascii="Calibri" w:hAnsi="Calibri" w:cs="Calibri"/>
        </w:rPr>
        <w:t xml:space="preserve">Sturges, H. A. (1926). The Choice of a Class Interval. </w:t>
      </w:r>
      <w:r w:rsidRPr="00C264E2">
        <w:rPr>
          <w:rFonts w:ascii="Calibri" w:hAnsi="Calibri" w:cs="Calibri"/>
          <w:i/>
          <w:iCs/>
        </w:rPr>
        <w:t>Journal of the American Statistical Association</w:t>
      </w:r>
      <w:r w:rsidRPr="00C264E2">
        <w:rPr>
          <w:rFonts w:ascii="Calibri" w:hAnsi="Calibri" w:cs="Calibri"/>
        </w:rPr>
        <w:t xml:space="preserve">, </w:t>
      </w:r>
      <w:r w:rsidRPr="00C264E2">
        <w:rPr>
          <w:rFonts w:ascii="Calibri" w:hAnsi="Calibri" w:cs="Calibri"/>
          <w:i/>
          <w:iCs/>
        </w:rPr>
        <w:t>21</w:t>
      </w:r>
      <w:r w:rsidRPr="00C264E2">
        <w:rPr>
          <w:rFonts w:ascii="Calibri" w:hAnsi="Calibri" w:cs="Calibri"/>
        </w:rPr>
        <w:t>(153), 65–66. JSTOR.</w:t>
      </w:r>
    </w:p>
    <w:p w14:paraId="1919813B" w14:textId="77777777" w:rsidR="00C264E2" w:rsidRPr="00C264E2" w:rsidRDefault="00C264E2" w:rsidP="00C264E2">
      <w:pPr>
        <w:pStyle w:val="Bibliography"/>
        <w:rPr>
          <w:rFonts w:ascii="Calibri" w:hAnsi="Calibri" w:cs="Calibri"/>
        </w:rPr>
      </w:pPr>
      <w:r w:rsidRPr="00C264E2">
        <w:rPr>
          <w:rFonts w:ascii="Calibri" w:hAnsi="Calibri" w:cs="Calibri"/>
        </w:rPr>
        <w:t xml:space="preserve">The Pennsylvania State University. (2017, July 13). </w:t>
      </w:r>
      <w:r w:rsidRPr="00C264E2">
        <w:rPr>
          <w:rFonts w:ascii="Calibri" w:hAnsi="Calibri" w:cs="Calibri"/>
          <w:i/>
          <w:iCs/>
        </w:rPr>
        <w:t>Graduated and Proportional Symbol Maps | GEOG 486: Cartography and Visualization</w:t>
      </w:r>
      <w:r w:rsidRPr="00C264E2">
        <w:rPr>
          <w:rFonts w:ascii="Calibri" w:hAnsi="Calibri" w:cs="Calibri"/>
        </w:rPr>
        <w:t>. https://web.archive.org/web/20170713023016/https://www.e-education.psu.edu/geog486/node/1869</w:t>
      </w:r>
    </w:p>
    <w:p w14:paraId="027F8210" w14:textId="77777777" w:rsidR="00C264E2" w:rsidRPr="00C264E2" w:rsidRDefault="00C264E2" w:rsidP="00C264E2">
      <w:pPr>
        <w:pStyle w:val="Bibliography"/>
        <w:rPr>
          <w:rFonts w:ascii="Calibri" w:hAnsi="Calibri" w:cs="Calibri"/>
        </w:rPr>
      </w:pPr>
      <w:r w:rsidRPr="00C264E2">
        <w:rPr>
          <w:rFonts w:ascii="Calibri" w:hAnsi="Calibri" w:cs="Calibri"/>
        </w:rPr>
        <w:t xml:space="preserve">Visual variable. (2022). In </w:t>
      </w:r>
      <w:r w:rsidRPr="00C264E2">
        <w:rPr>
          <w:rFonts w:ascii="Calibri" w:hAnsi="Calibri" w:cs="Calibri"/>
          <w:i/>
          <w:iCs/>
        </w:rPr>
        <w:t>Wikipedia</w:t>
      </w:r>
      <w:r w:rsidRPr="00C264E2">
        <w:rPr>
          <w:rFonts w:ascii="Calibri" w:hAnsi="Calibri" w:cs="Calibri"/>
        </w:rPr>
        <w:t>. https://en.wikipedia.org/w/index.php?title=Visual_variable&amp;oldid=1073462054</w:t>
      </w:r>
    </w:p>
    <w:p w14:paraId="70AD5A2E" w14:textId="77777777" w:rsidR="00C264E2" w:rsidRPr="00C264E2" w:rsidRDefault="00C264E2" w:rsidP="00C264E2">
      <w:pPr>
        <w:pStyle w:val="Bibliography"/>
        <w:rPr>
          <w:rFonts w:ascii="Calibri" w:hAnsi="Calibri" w:cs="Calibri"/>
        </w:rPr>
      </w:pPr>
      <w:r w:rsidRPr="00C264E2">
        <w:rPr>
          <w:rFonts w:ascii="Calibri" w:hAnsi="Calibri" w:cs="Calibri"/>
        </w:rPr>
        <w:t xml:space="preserve">Wasserschutzpolizei, Sicherheitsdepartement, &amp; Stadtpolizei. (2021, December 21). </w:t>
      </w:r>
      <w:r w:rsidRPr="00C264E2">
        <w:rPr>
          <w:rFonts w:ascii="Calibri" w:hAnsi="Calibri" w:cs="Calibri"/>
          <w:i/>
          <w:iCs/>
        </w:rPr>
        <w:t>Open Data Zürich—Stadt Zürich</w:t>
      </w:r>
      <w:r w:rsidRPr="00C264E2">
        <w:rPr>
          <w:rFonts w:ascii="Calibri" w:hAnsi="Calibri" w:cs="Calibri"/>
        </w:rPr>
        <w:t>. Messwerte Der Wetterstationen Der Wasserschutzpolizei Zürich. https://data.stadt-zuerich.ch/dataset/sid_wapo_wetterstationen</w:t>
      </w:r>
    </w:p>
    <w:p w14:paraId="456983A9" w14:textId="77777777" w:rsidR="00C264E2" w:rsidRPr="00C264E2" w:rsidRDefault="00C264E2" w:rsidP="00C264E2">
      <w:pPr>
        <w:pStyle w:val="Bibliography"/>
        <w:rPr>
          <w:rFonts w:ascii="Calibri" w:hAnsi="Calibri" w:cs="Calibri"/>
        </w:rPr>
      </w:pPr>
      <w:r w:rsidRPr="00C264E2">
        <w:rPr>
          <w:rFonts w:ascii="Calibri" w:hAnsi="Calibri" w:cs="Calibri"/>
        </w:rPr>
        <w:t xml:space="preserve">Weller, R. (2011, November 22). </w:t>
      </w:r>
      <w:r w:rsidRPr="00C264E2">
        <w:rPr>
          <w:rFonts w:ascii="Calibri" w:hAnsi="Calibri" w:cs="Calibri"/>
          <w:i/>
          <w:iCs/>
        </w:rPr>
        <w:t>Gestaltgesetze der Wahrnehmung und ihre Bedeutung für das Content Design</w:t>
      </w:r>
      <w:r w:rsidRPr="00C264E2">
        <w:rPr>
          <w:rFonts w:ascii="Calibri" w:hAnsi="Calibri" w:cs="Calibri"/>
        </w:rPr>
        <w:t>. https://www.toushenne.de/design/gestaltgesetze-der-wahrnehmung.html</w:t>
      </w:r>
    </w:p>
    <w:p w14:paraId="7BECB8FE" w14:textId="77777777" w:rsidR="00C264E2" w:rsidRPr="00C264E2" w:rsidRDefault="00C264E2" w:rsidP="00C264E2">
      <w:pPr>
        <w:pStyle w:val="Bibliography"/>
        <w:rPr>
          <w:rFonts w:ascii="Calibri" w:hAnsi="Calibri" w:cs="Calibri"/>
        </w:rPr>
      </w:pPr>
      <w:r w:rsidRPr="00C264E2">
        <w:rPr>
          <w:rFonts w:ascii="Calibri" w:hAnsi="Calibri" w:cs="Calibri"/>
        </w:rPr>
        <w:lastRenderedPageBreak/>
        <w:t xml:space="preserve">Wertheimer, M. (1923). </w:t>
      </w:r>
      <w:r w:rsidRPr="00C264E2">
        <w:rPr>
          <w:rFonts w:ascii="Calibri" w:hAnsi="Calibri" w:cs="Calibri"/>
          <w:i/>
          <w:iCs/>
        </w:rPr>
        <w:t>Untersuchungen zur Lehre von der Gestalt (II)</w:t>
      </w:r>
      <w:r w:rsidRPr="00C264E2">
        <w:rPr>
          <w:rFonts w:ascii="Calibri" w:hAnsi="Calibri" w:cs="Calibri"/>
        </w:rPr>
        <w:t>. http://gestalttheory.net/download/Wertheimer1923_Lehre_von_der_Gestalt.pdf</w:t>
      </w:r>
    </w:p>
    <w:p w14:paraId="4381D6DE" w14:textId="77777777" w:rsidR="00C264E2" w:rsidRPr="00C264E2" w:rsidRDefault="00C264E2" w:rsidP="00C264E2">
      <w:pPr>
        <w:pStyle w:val="Bibliography"/>
        <w:rPr>
          <w:rFonts w:ascii="Calibri" w:hAnsi="Calibri" w:cs="Calibri"/>
        </w:rPr>
      </w:pPr>
      <w:r w:rsidRPr="00C264E2">
        <w:rPr>
          <w:rFonts w:ascii="Calibri" w:hAnsi="Calibri" w:cs="Calibri"/>
        </w:rPr>
        <w:t xml:space="preserve">Yi, M. (n.d.-a). </w:t>
      </w:r>
      <w:r w:rsidRPr="00C264E2">
        <w:rPr>
          <w:rFonts w:ascii="Calibri" w:hAnsi="Calibri" w:cs="Calibri"/>
          <w:i/>
          <w:iCs/>
        </w:rPr>
        <w:t>A Complete Guide to Box Plots</w:t>
      </w:r>
      <w:r w:rsidRPr="00C264E2">
        <w:rPr>
          <w:rFonts w:ascii="Calibri" w:hAnsi="Calibri" w:cs="Calibri"/>
        </w:rPr>
        <w:t xml:space="preserve"> [Guide]. Chartio. Retrieved March 17, 2022, from https://chartio.com/learn/charts/box-plot-complete-guide/</w:t>
      </w:r>
    </w:p>
    <w:p w14:paraId="671CE062" w14:textId="77777777" w:rsidR="00C264E2" w:rsidRPr="00C264E2" w:rsidRDefault="00C264E2" w:rsidP="00C264E2">
      <w:pPr>
        <w:pStyle w:val="Bibliography"/>
        <w:rPr>
          <w:rFonts w:ascii="Calibri" w:hAnsi="Calibri" w:cs="Calibri"/>
        </w:rPr>
      </w:pPr>
      <w:r w:rsidRPr="00C264E2">
        <w:rPr>
          <w:rFonts w:ascii="Calibri" w:hAnsi="Calibri" w:cs="Calibri"/>
        </w:rPr>
        <w:t xml:space="preserve">Yi, M. (n.d.-b). </w:t>
      </w:r>
      <w:r w:rsidRPr="00C264E2">
        <w:rPr>
          <w:rFonts w:ascii="Calibri" w:hAnsi="Calibri" w:cs="Calibri"/>
          <w:i/>
          <w:iCs/>
        </w:rPr>
        <w:t>A Complete Guide to Scatter Plots</w:t>
      </w:r>
      <w:r w:rsidRPr="00C264E2">
        <w:rPr>
          <w:rFonts w:ascii="Calibri" w:hAnsi="Calibri" w:cs="Calibri"/>
        </w:rPr>
        <w:t xml:space="preserve"> [Guide]. Chartio. Retrieved March 17, 2022, from https://chartio.com/learn/charts/what-is-a-scatter-plot/</w:t>
      </w:r>
    </w:p>
    <w:p w14:paraId="2BCA6E92" w14:textId="28867C96"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25" w:name="_Toc97824142"/>
      <w:r w:rsidRPr="005402B3">
        <w:t>Abbildung 1: Balkendiagramm über den Niederschlag in Mythenquai pro Monat im Jahr 2018</w:t>
      </w:r>
      <w:bookmarkEnd w:id="25"/>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6" w:name="_Toc97824143"/>
      <w:r w:rsidRPr="005402B3">
        <w:lastRenderedPageBreak/>
        <w:t>Abbildung 2: Liniendiagramm über den Verlauf der Lufttemperatur in Mythenquai am ersten Januar 2018</w:t>
      </w:r>
      <w:bookmarkEnd w:id="26"/>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7" w:name="_Toc97824144"/>
      <w:r w:rsidRPr="005402B3">
        <w:t>Abbildung 3: Histogramm über die Verteilung des totalen Niederschlags pro Tag in Mythenquai</w:t>
      </w:r>
      <w:bookmarkEnd w:id="27"/>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8"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8"/>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9"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9"/>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30" w:name="_Toc97824147"/>
      <w:r w:rsidRPr="005402B3">
        <w:lastRenderedPageBreak/>
        <w:t xml:space="preserve">Abbildung 6: Punktewolke: Wasser- </w:t>
      </w:r>
      <w:proofErr w:type="spellStart"/>
      <w:r w:rsidRPr="005402B3">
        <w:t>vs</w:t>
      </w:r>
      <w:proofErr w:type="spellEnd"/>
      <w:r w:rsidRPr="005402B3">
        <w:t xml:space="preserve"> Lufttemperatur </w:t>
      </w:r>
      <w:proofErr w:type="gramStart"/>
      <w:r w:rsidRPr="005402B3">
        <w:t>in 2018</w:t>
      </w:r>
      <w:bookmarkEnd w:id="30"/>
      <w:proofErr w:type="gramEnd"/>
    </w:p>
    <w:p w14:paraId="03B92A72" w14:textId="147F7EDD" w:rsid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4D1B6F24" w14:textId="4F476C79" w:rsidR="00865890" w:rsidRPr="00865890" w:rsidRDefault="00865890" w:rsidP="002C427E">
      <w:r w:rsidRPr="00865890">
        <w:rPr>
          <w:lang w:val="de-CH"/>
        </w:rPr>
        <w:t>Ab</w:t>
      </w:r>
      <w:r>
        <w:rPr>
          <w:lang w:val="de-CH"/>
        </w:rPr>
        <w:t xml:space="preserve">bildung 8: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r>
        <w:rPr>
          <w:noProof/>
          <w:lang w:val="de-CH"/>
        </w:rPr>
        <w:drawing>
          <wp:anchor distT="0" distB="0" distL="114300" distR="114300" simplePos="0" relativeHeight="251686912" behindDoc="0" locked="0" layoutInCell="1" allowOverlap="1" wp14:anchorId="2AC2440C" wp14:editId="56BA9733">
            <wp:simplePos x="0" y="0"/>
            <wp:positionH relativeFrom="margin">
              <wp:posOffset>0</wp:posOffset>
            </wp:positionH>
            <wp:positionV relativeFrom="paragraph">
              <wp:posOffset>288925</wp:posOffset>
            </wp:positionV>
            <wp:extent cx="1203960" cy="1607820"/>
            <wp:effectExtent l="0" t="0" r="0" b="0"/>
            <wp:wrapSquare wrapText="bothSides"/>
            <wp:docPr id="24" name="Picture 2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865890" w:rsidRPr="00865890" w:rsidSect="00D91A95">
      <w:headerReference w:type="default" r:id="rId21"/>
      <w:footerReference w:type="default" r:id="rId2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98BE7" w14:textId="77777777" w:rsidR="00725758" w:rsidRDefault="00725758" w:rsidP="00B244B7">
      <w:pPr>
        <w:spacing w:after="0" w:line="240" w:lineRule="auto"/>
      </w:pPr>
      <w:r>
        <w:separator/>
      </w:r>
    </w:p>
  </w:endnote>
  <w:endnote w:type="continuationSeparator" w:id="0">
    <w:p w14:paraId="7AD05C03" w14:textId="77777777" w:rsidR="00725758" w:rsidRDefault="00725758"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29214" w14:textId="77777777" w:rsidR="00725758" w:rsidRDefault="00725758" w:rsidP="00B244B7">
      <w:pPr>
        <w:spacing w:after="0" w:line="240" w:lineRule="auto"/>
      </w:pPr>
      <w:r>
        <w:separator/>
      </w:r>
    </w:p>
  </w:footnote>
  <w:footnote w:type="continuationSeparator" w:id="0">
    <w:p w14:paraId="043D2087" w14:textId="77777777" w:rsidR="00725758" w:rsidRDefault="00725758"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7666148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51249"/>
    <w:rsid w:val="000578AD"/>
    <w:rsid w:val="000636FB"/>
    <w:rsid w:val="000758E5"/>
    <w:rsid w:val="000B1D27"/>
    <w:rsid w:val="0010313B"/>
    <w:rsid w:val="001047D7"/>
    <w:rsid w:val="00131358"/>
    <w:rsid w:val="0014590B"/>
    <w:rsid w:val="0016178E"/>
    <w:rsid w:val="00172680"/>
    <w:rsid w:val="00173FC7"/>
    <w:rsid w:val="001C4606"/>
    <w:rsid w:val="00203BEB"/>
    <w:rsid w:val="0021596B"/>
    <w:rsid w:val="0024570A"/>
    <w:rsid w:val="002601D8"/>
    <w:rsid w:val="00274534"/>
    <w:rsid w:val="00284F61"/>
    <w:rsid w:val="00286AFF"/>
    <w:rsid w:val="002871F6"/>
    <w:rsid w:val="002918F9"/>
    <w:rsid w:val="002A5F9F"/>
    <w:rsid w:val="002C427E"/>
    <w:rsid w:val="002D10BD"/>
    <w:rsid w:val="002D2B4F"/>
    <w:rsid w:val="003150B8"/>
    <w:rsid w:val="00324407"/>
    <w:rsid w:val="003429AF"/>
    <w:rsid w:val="003708D2"/>
    <w:rsid w:val="0037473F"/>
    <w:rsid w:val="003868FD"/>
    <w:rsid w:val="00392F3E"/>
    <w:rsid w:val="003D01F5"/>
    <w:rsid w:val="003D7C5B"/>
    <w:rsid w:val="003E155A"/>
    <w:rsid w:val="003E7557"/>
    <w:rsid w:val="00404FA0"/>
    <w:rsid w:val="00445972"/>
    <w:rsid w:val="004502DA"/>
    <w:rsid w:val="004E3D49"/>
    <w:rsid w:val="004F0F37"/>
    <w:rsid w:val="005126C8"/>
    <w:rsid w:val="00517B36"/>
    <w:rsid w:val="0053074C"/>
    <w:rsid w:val="0053588B"/>
    <w:rsid w:val="005402B3"/>
    <w:rsid w:val="005643E3"/>
    <w:rsid w:val="005806CB"/>
    <w:rsid w:val="00581722"/>
    <w:rsid w:val="00585639"/>
    <w:rsid w:val="00594BDD"/>
    <w:rsid w:val="005A2B6A"/>
    <w:rsid w:val="005D69DB"/>
    <w:rsid w:val="00606B10"/>
    <w:rsid w:val="00606F3D"/>
    <w:rsid w:val="00625C38"/>
    <w:rsid w:val="00651C36"/>
    <w:rsid w:val="00672A07"/>
    <w:rsid w:val="006B1199"/>
    <w:rsid w:val="006B4A46"/>
    <w:rsid w:val="006E295F"/>
    <w:rsid w:val="006E2EDB"/>
    <w:rsid w:val="006F122D"/>
    <w:rsid w:val="00706D7E"/>
    <w:rsid w:val="0071632D"/>
    <w:rsid w:val="00725758"/>
    <w:rsid w:val="00733844"/>
    <w:rsid w:val="0074491C"/>
    <w:rsid w:val="00750509"/>
    <w:rsid w:val="0076170A"/>
    <w:rsid w:val="00763976"/>
    <w:rsid w:val="0079388B"/>
    <w:rsid w:val="00797B0E"/>
    <w:rsid w:val="007A3C52"/>
    <w:rsid w:val="007C03BB"/>
    <w:rsid w:val="007C65E2"/>
    <w:rsid w:val="007E0B2E"/>
    <w:rsid w:val="007F527C"/>
    <w:rsid w:val="00837D04"/>
    <w:rsid w:val="00865890"/>
    <w:rsid w:val="008A764A"/>
    <w:rsid w:val="008D0005"/>
    <w:rsid w:val="008E3933"/>
    <w:rsid w:val="00937B4B"/>
    <w:rsid w:val="00940FA3"/>
    <w:rsid w:val="00944536"/>
    <w:rsid w:val="009956C8"/>
    <w:rsid w:val="0099577A"/>
    <w:rsid w:val="009B4046"/>
    <w:rsid w:val="009C4BC7"/>
    <w:rsid w:val="009C69AF"/>
    <w:rsid w:val="009E1021"/>
    <w:rsid w:val="00A135DA"/>
    <w:rsid w:val="00A14064"/>
    <w:rsid w:val="00A33FEB"/>
    <w:rsid w:val="00A47661"/>
    <w:rsid w:val="00A75C40"/>
    <w:rsid w:val="00A9192B"/>
    <w:rsid w:val="00AF6A48"/>
    <w:rsid w:val="00B003A0"/>
    <w:rsid w:val="00B03DA6"/>
    <w:rsid w:val="00B10853"/>
    <w:rsid w:val="00B11964"/>
    <w:rsid w:val="00B244B7"/>
    <w:rsid w:val="00B35C12"/>
    <w:rsid w:val="00BE08F6"/>
    <w:rsid w:val="00C17363"/>
    <w:rsid w:val="00C264E2"/>
    <w:rsid w:val="00C65641"/>
    <w:rsid w:val="00C72B6C"/>
    <w:rsid w:val="00C7747F"/>
    <w:rsid w:val="00C81084"/>
    <w:rsid w:val="00C83740"/>
    <w:rsid w:val="00CA20F0"/>
    <w:rsid w:val="00CB4D2A"/>
    <w:rsid w:val="00D2528B"/>
    <w:rsid w:val="00D55E08"/>
    <w:rsid w:val="00D754AF"/>
    <w:rsid w:val="00D830F4"/>
    <w:rsid w:val="00D91A95"/>
    <w:rsid w:val="00DC5E89"/>
    <w:rsid w:val="00DD43F4"/>
    <w:rsid w:val="00DE79AD"/>
    <w:rsid w:val="00E01720"/>
    <w:rsid w:val="00E1186A"/>
    <w:rsid w:val="00E11910"/>
    <w:rsid w:val="00E335EC"/>
    <w:rsid w:val="00E3461E"/>
    <w:rsid w:val="00E347DB"/>
    <w:rsid w:val="00E46CBD"/>
    <w:rsid w:val="00E62E3B"/>
    <w:rsid w:val="00E63426"/>
    <w:rsid w:val="00E839BE"/>
    <w:rsid w:val="00E91336"/>
    <w:rsid w:val="00EC20FC"/>
    <w:rsid w:val="00EE2BC4"/>
    <w:rsid w:val="00F064C3"/>
    <w:rsid w:val="00F06AA2"/>
    <w:rsid w:val="00F1752F"/>
    <w:rsid w:val="00F21A46"/>
    <w:rsid w:val="00F309B6"/>
    <w:rsid w:val="00F327CD"/>
    <w:rsid w:val="00F40D96"/>
    <w:rsid w:val="00F65C09"/>
    <w:rsid w:val="00F67178"/>
    <w:rsid w:val="00F672E4"/>
    <w:rsid w:val="00F77C3C"/>
    <w:rsid w:val="00F81427"/>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towardsdatascience.com/the-ultimate-guide-to-data-cleaning-3969843991d4"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igitalsynopsis.com/wp-content/uploads/2017/12/visual-hierarchy-graphic-design-principles-infographic.jp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eea.europa.eu/data-and-maps/daviz/learn-more/prepare-dat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817</Words>
  <Characters>30354</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39</cp:revision>
  <cp:lastPrinted>2022-03-10T16:19:00Z</cp:lastPrinted>
  <dcterms:created xsi:type="dcterms:W3CDTF">2022-03-08T11:57:00Z</dcterms:created>
  <dcterms:modified xsi:type="dcterms:W3CDTF">2022-04-0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SeUzwC6"/&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